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16FEF78C" w14:textId="1DB513EE" w:rsidR="0042633E" w:rsidRDefault="00DB2B52">
      <w:r>
        <w:t>Deforestation from human activities is one of the biggest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B206A3">
        <w:t>(ref)</w:t>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been a casualty of</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42633E">
        <w:t>Therefore, as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ref). </w:t>
      </w:r>
    </w:p>
    <w:p w14:paraId="2301DF28" w14:textId="17ECB599" w:rsidR="0079611B" w:rsidRPr="0079611B" w:rsidRDefault="0079611B">
      <w:pPr>
        <w:rPr>
          <w:i/>
          <w:iCs/>
        </w:rPr>
      </w:pPr>
      <w:r>
        <w:rPr>
          <w:i/>
          <w:iCs/>
        </w:rPr>
        <w:t>Economic development and deforestation</w:t>
      </w:r>
    </w:p>
    <w:p w14:paraId="6E51D916" w14:textId="13F7D5FF"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 are correlated yet inverse. Despite rampant deforestation in much of the tropics (ref),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In addition to meeting the required economic conditions that precede forest transitions,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nance</w:t>
      </w:r>
      <w:r w:rsidR="006A5CDB" w:rsidRPr="006C7758">
        <w:rPr>
          <w:i/>
          <w:iCs/>
        </w:rPr>
        <w:t>.</w:t>
      </w:r>
    </w:p>
    <w:p w14:paraId="5029C368" w14:textId="78D068D0" w:rsidR="006C7758" w:rsidRDefault="006C7758">
      <w:pPr>
        <w:rPr>
          <w:i/>
          <w:iCs/>
        </w:rPr>
      </w:pPr>
      <w:r w:rsidRPr="006C7758">
        <w:rPr>
          <w:i/>
          <w:iCs/>
        </w:rPr>
        <w:t>SEA and deforestation</w:t>
      </w:r>
    </w:p>
    <w:p w14:paraId="75DB6808" w14:textId="7F57F34E" w:rsidR="006C7758" w:rsidRDefault="006A5CDB" w:rsidP="006C7758">
      <w:r w:rsidRPr="006A5CDB">
        <w:t>Southeast Asia (SEA) is characterised by complex biogeography and extensive tropical forest cover resulting in exceptional biological diversity</w:t>
      </w:r>
      <w:r w:rsidR="00261C3D">
        <w:t xml:space="preserve">, but has one of the highest deforestation rates in the </w:t>
      </w:r>
      <w:r w:rsidR="00261C3D">
        <w:lastRenderedPageBreak/>
        <w:t>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 xml:space="preserve">Despite the pressure on SEA’s forests, some countries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Nevertheless, the reduction in the loss of native forests which are inevitably required to reach a forest transition should be celebrated. </w:t>
      </w:r>
    </w:p>
    <w:p w14:paraId="2ED34F5D" w14:textId="0BD6498C" w:rsidR="006A1042" w:rsidRDefault="00894AFB" w:rsidP="006C7758">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Youn et al. 2017)</w:t>
      </w:r>
      <w:r>
        <w:fldChar w:fldCharType="end"/>
      </w:r>
      <w:r>
        <w:t>. Government policies and legal frameworks that disincentivise forest clearance and promote sustainable land use are critical factors in facilitating behaviour change at all levels</w:t>
      </w:r>
      <w:r w:rsidR="00010974">
        <w:t>.</w:t>
      </w:r>
      <w:r w:rsidR="006A1042">
        <w:t xml:space="preserve"> Understanding the direct and indirect drivers of forest loss can be challenging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p>
    <w:p w14:paraId="1E542B68" w14:textId="63A4EE36" w:rsidR="0079611B" w:rsidRPr="0079611B" w:rsidRDefault="0079611B" w:rsidP="006C7758">
      <w:pPr>
        <w:rPr>
          <w:i/>
          <w:iCs/>
        </w:rPr>
      </w:pPr>
      <w:r>
        <w:rPr>
          <w:i/>
          <w:iCs/>
        </w:rPr>
        <w:t>Economic land concessions</w:t>
      </w:r>
    </w:p>
    <w:p w14:paraId="36D030A3" w14:textId="34E5F1FA"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enormous criticism</w:t>
      </w:r>
      <w:r w:rsidR="00892E24">
        <w:t xml:space="preserve"> due to widespread accusations of land rights abuses, corruption in the awarding of contracts, and </w:t>
      </w:r>
      <w:r w:rsidR="008C58A9">
        <w:t>extensive</w:t>
      </w:r>
      <w:r w:rsidR="00892E24">
        <w:t xml:space="preserve"> deforestation, even within protected areas </w:t>
      </w:r>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Vrieze &amp; Kuch 2012; Global Witness 2013; Neef et al. 2013; Davis et al. 2015)</w:t>
      </w:r>
      <w:r w:rsidR="00892E24">
        <w:fldChar w:fldCharType="end"/>
      </w:r>
      <w:r w:rsidR="00892E24">
        <w:t xml:space="preserve">.  </w:t>
      </w:r>
      <w:r w:rsidR="00F40B07">
        <w:t xml:space="preserve">  </w:t>
      </w:r>
      <w:r w:rsidR="00B00DDB">
        <w:t xml:space="preserve"> </w:t>
      </w:r>
      <w:r w:rsidR="005F7FE3">
        <w:t xml:space="preserve">   </w:t>
      </w:r>
    </w:p>
    <w:p w14:paraId="7C95C6AD" w14:textId="12CAF665" w:rsidR="006C7758" w:rsidRPr="0079611B" w:rsidRDefault="0079611B">
      <w:pPr>
        <w:rPr>
          <w:i/>
          <w:iCs/>
        </w:rPr>
      </w:pPr>
      <w:r>
        <w:rPr>
          <w:i/>
          <w:iCs/>
        </w:rPr>
        <w:t xml:space="preserve">Cambodia </w:t>
      </w:r>
    </w:p>
    <w:p w14:paraId="436E8083" w14:textId="26E6F4AD" w:rsidR="0079611B" w:rsidRDefault="008C58A9">
      <w:r>
        <w:t xml:space="preserve">Cambodia has seen remarkably swift 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w:t>
      </w:r>
      <w:proofErr w:type="spellStart"/>
      <w:r w:rsidR="00BA731E" w:rsidRPr="00BA731E">
        <w:rPr>
          <w:rFonts w:ascii="Calibri" w:hAnsi="Calibri" w:cs="Calibri"/>
        </w:rPr>
        <w:t>Solcomb</w:t>
      </w:r>
      <w:proofErr w:type="spellEnd"/>
      <w:r w:rsidR="00BA731E" w:rsidRPr="00BA731E">
        <w:rPr>
          <w:rFonts w:ascii="Calibri" w:hAnsi="Calibri" w:cs="Calibri"/>
        </w:rPr>
        <w:t xml:space="preserve">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w:t>
      </w:r>
      <w:proofErr w:type="spellStart"/>
      <w:r w:rsidR="00EF0EDF" w:rsidRPr="00EF0EDF">
        <w:rPr>
          <w:rFonts w:ascii="Calibri" w:hAnsi="Calibri" w:cs="Calibri"/>
        </w:rPr>
        <w:t>Eliste</w:t>
      </w:r>
      <w:proofErr w:type="spellEnd"/>
      <w:r w:rsidR="00EF0EDF" w:rsidRPr="00EF0EDF">
        <w:rPr>
          <w:rFonts w:ascii="Calibri" w:hAnsi="Calibri" w:cs="Calibri"/>
        </w:rPr>
        <w:t xml:space="preserve"> &amp; </w:t>
      </w:r>
      <w:proofErr w:type="spellStart"/>
      <w:r w:rsidR="00EF0EDF" w:rsidRPr="00EF0EDF">
        <w:rPr>
          <w:rFonts w:ascii="Calibri" w:hAnsi="Calibri" w:cs="Calibri"/>
        </w:rPr>
        <w:t>Zorya</w:t>
      </w:r>
      <w:proofErr w:type="spellEnd"/>
      <w:r w:rsidR="00EF0EDF" w:rsidRPr="00EF0EDF">
        <w:rPr>
          <w:rFonts w:ascii="Calibri" w:hAnsi="Calibri" w:cs="Calibri"/>
        </w:rPr>
        <w:t xml:space="preserve"> 2015; Kong et al. 2019)</w:t>
      </w:r>
      <w:r w:rsidR="00BA731E">
        <w:fldChar w:fldCharType="end"/>
      </w:r>
      <w:r w:rsidR="00BA731E">
        <w:t xml:space="preserve">. This economic development has brought many 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xml:space="preserve">, yet Cambodia’s forests have paid a heavy price for the expansion of the agricultural sector. </w:t>
      </w:r>
      <w:r w:rsidR="00207E3B">
        <w:t xml:space="preserve">Forest loss, even within </w:t>
      </w:r>
      <w:r w:rsidR="00207E3B">
        <w:lastRenderedPageBreak/>
        <w:t>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 xml:space="preserve">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EF0EDF">
        <w:t>, yet there have been no studies that investigate the relationships between macroeconomics, agriculture, and forest loss</w:t>
      </w:r>
      <w:r w:rsidR="00DC13AB">
        <w:t xml:space="preserve"> at the country scale.</w:t>
      </w:r>
    </w:p>
    <w:p w14:paraId="0EAC9FDD" w14:textId="4CA37773" w:rsidR="000A46B5" w:rsidRPr="001F2B94" w:rsidRDefault="00141381">
      <w:r>
        <w:t>In this stud</w:t>
      </w:r>
      <w:r w:rsidR="00207E3B">
        <w:t xml:space="preserve">y, w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e use generalised linear models to 1) model the relationships between the rate of forest loss and macroeconomic, commodity price, and producer price variables, and 2) model the relationships between the allocation of new ELCs and </w:t>
      </w:r>
      <w:r w:rsidR="001F2B94">
        <w:t>macroeconomic, commodity price, and producer price variables</w:t>
      </w:r>
      <w:r w:rsidR="001F2B94">
        <w:t xml:space="preserve">. </w:t>
      </w:r>
      <w:r w:rsidR="001F2B94">
        <w:t>Our results will provide important data to identify direct and indirect drivers of forest loss in Cambodia, aiding in the identification of leverage points, supporting the development of agricultural and forest policies, and contributing more widely to the forest transition literature for SEA.</w:t>
      </w:r>
      <w:r w:rsidR="001F2B94">
        <w:t xml:space="preserve"> </w:t>
      </w:r>
    </w:p>
    <w:p w14:paraId="61F71508" w14:textId="5EEC4A29" w:rsidR="000A46B5" w:rsidRDefault="000A46B5">
      <w:pPr>
        <w:rPr>
          <w:b/>
          <w:bCs/>
        </w:rPr>
      </w:pPr>
      <w:r>
        <w:rPr>
          <w:b/>
          <w:bCs/>
        </w:rPr>
        <w:t>Methods</w:t>
      </w:r>
    </w:p>
    <w:p w14:paraId="1059DA8F" w14:textId="77777777" w:rsidR="000A46B5" w:rsidRPr="004C71CC" w:rsidRDefault="000A46B5" w:rsidP="000A46B5">
      <w:pPr>
        <w:rPr>
          <w:i/>
          <w:iCs/>
        </w:rPr>
      </w:pPr>
      <w:r w:rsidRPr="004C71CC">
        <w:rPr>
          <w:i/>
          <w:iCs/>
        </w:rPr>
        <w:t>Study area</w:t>
      </w:r>
    </w:p>
    <w:p w14:paraId="62225273" w14:textId="02100125" w:rsidR="000A46B5" w:rsidRPr="000A46B5" w:rsidRDefault="000A46B5" w:rsidP="000A46B5">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562204D3" w:rsidR="000A46B5" w:rsidRDefault="000A46B5" w:rsidP="000A46B5"/>
    <w:p w14:paraId="7220024B" w14:textId="3F4016E3" w:rsidR="004C71CC" w:rsidRDefault="004C71CC" w:rsidP="000A46B5"/>
    <w:p w14:paraId="7F8A98E4" w14:textId="031866B5" w:rsidR="004C71CC" w:rsidRDefault="004C71CC" w:rsidP="000A46B5"/>
    <w:p w14:paraId="5A28D53D" w14:textId="0B9F7A4A" w:rsidR="004C71CC" w:rsidRDefault="004C71CC" w:rsidP="000A46B5"/>
    <w:p w14:paraId="1438DBB3" w14:textId="6E76C5B4" w:rsidR="004C71CC" w:rsidRDefault="004C71CC" w:rsidP="000A46B5"/>
    <w:p w14:paraId="151D4E43" w14:textId="39B88ADA" w:rsidR="004C71CC" w:rsidRDefault="004C71CC" w:rsidP="000A46B5"/>
    <w:p w14:paraId="3E622494" w14:textId="77777777" w:rsidR="004C71CC" w:rsidRPr="000A46B5" w:rsidRDefault="004C71CC" w:rsidP="000A46B5"/>
    <w:p w14:paraId="001F25E2" w14:textId="77777777" w:rsidR="000A46B5" w:rsidRPr="000A46B5" w:rsidRDefault="000A46B5" w:rsidP="000A46B5">
      <w:pPr>
        <w:rPr>
          <w:b/>
          <w:bCs/>
          <w:i/>
          <w:iCs/>
        </w:rPr>
      </w:pPr>
    </w:p>
    <w:p w14:paraId="45FCF218" w14:textId="48CD6B56" w:rsidR="000A46B5" w:rsidRDefault="000A46B5" w:rsidP="000A46B5">
      <w:pPr>
        <w:rPr>
          <w:b/>
          <w:bCs/>
          <w:i/>
          <w:iCs/>
        </w:rPr>
      </w:pPr>
    </w:p>
    <w:p w14:paraId="0B9BA85F" w14:textId="6D970E17" w:rsidR="004C71CC" w:rsidRDefault="004C71CC" w:rsidP="000A46B5">
      <w:pPr>
        <w:rPr>
          <w:b/>
          <w:bCs/>
          <w:i/>
          <w:iCs/>
        </w:rPr>
      </w:pPr>
    </w:p>
    <w:p w14:paraId="5704706E" w14:textId="605A1156" w:rsidR="004C71CC" w:rsidRDefault="004C71CC" w:rsidP="000A46B5">
      <w:pPr>
        <w:rPr>
          <w:b/>
          <w:bCs/>
          <w:i/>
          <w:iCs/>
        </w:rPr>
      </w:pPr>
    </w:p>
    <w:p w14:paraId="7A58073A" w14:textId="77777777" w:rsidR="004C71CC" w:rsidRPr="000A46B5" w:rsidRDefault="004C71CC"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3B08AA14" w:rsidR="000A46B5" w:rsidRPr="000A46B5" w:rsidRDefault="004C71CC" w:rsidP="000A46B5">
      <w:pPr>
        <w:rPr>
          <w:b/>
          <w:bCs/>
          <w:i/>
          <w:iCs/>
        </w:rPr>
      </w:pPr>
      <w:r w:rsidRPr="000A46B5">
        <w:rPr>
          <w:noProof/>
        </w:rPr>
        <w:drawing>
          <wp:anchor distT="0" distB="0" distL="114300" distR="114300" simplePos="0" relativeHeight="251659264" behindDoc="1" locked="0" layoutInCell="1" allowOverlap="1" wp14:anchorId="2DEFBACD" wp14:editId="7114DF74">
            <wp:simplePos x="0" y="0"/>
            <wp:positionH relativeFrom="margin">
              <wp:align>left</wp:align>
            </wp:positionH>
            <wp:positionV relativeFrom="paragraph">
              <wp:posOffset>-148082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4C71CC" w:rsidRDefault="000A46B5" w:rsidP="000A46B5">
      <w:pPr>
        <w:rPr>
          <w:i/>
          <w:iCs/>
        </w:rPr>
      </w:pPr>
      <w:r w:rsidRPr="004C71CC">
        <w:rPr>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4C71CC" w:rsidRDefault="000A46B5" w:rsidP="000A46B5">
      <w:pPr>
        <w:rPr>
          <w:i/>
          <w:iCs/>
        </w:rPr>
      </w:pPr>
      <w:r w:rsidRPr="004C71CC">
        <w:rPr>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6C56BFE7" w14:textId="77777777" w:rsidR="004C71CC" w:rsidRDefault="004C71CC" w:rsidP="000A46B5">
      <w:pPr>
        <w:rPr>
          <w:b/>
          <w:bCs/>
          <w:i/>
          <w:iCs/>
        </w:rPr>
      </w:pPr>
    </w:p>
    <w:p w14:paraId="7B3CC724" w14:textId="1E1A26FF" w:rsidR="000A46B5" w:rsidRPr="004C71CC" w:rsidRDefault="000A46B5" w:rsidP="000A46B5">
      <w:pPr>
        <w:rPr>
          <w:i/>
          <w:iCs/>
        </w:rPr>
      </w:pPr>
      <w:r w:rsidRPr="004C71CC">
        <w:rPr>
          <w:i/>
          <w:iCs/>
        </w:rPr>
        <w:lastRenderedPageBreak/>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4C71CC" w:rsidRDefault="000A46B5" w:rsidP="000A46B5">
      <w:pPr>
        <w:rPr>
          <w:i/>
          <w:iCs/>
        </w:rPr>
      </w:pPr>
      <w:r w:rsidRPr="004C71CC">
        <w:rPr>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B206A3"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B206A3"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B206A3"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4C71CC" w:rsidRDefault="00AD3F12" w:rsidP="006F2311">
      <w:r w:rsidRPr="004C71CC">
        <w:rPr>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w:t>
      </w:r>
      <w:proofErr w:type="gramStart"/>
      <w:r w:rsidR="003205E2">
        <w:t xml:space="preserve">. </w:t>
      </w:r>
      <w:r w:rsidR="00F55680">
        <w:t xml:space="preserve"> </w:t>
      </w:r>
      <w:proofErr w:type="gramEnd"/>
      <w:r w:rsidR="00F55680">
        <w:t xml:space="preserve"> </w:t>
      </w:r>
      <w:r w:rsidR="00046338">
        <w:t xml:space="preserve"> </w:t>
      </w:r>
    </w:p>
    <w:p w14:paraId="3C8E1423" w14:textId="3798BDD3" w:rsidR="00AD3F12" w:rsidRPr="004C71CC" w:rsidRDefault="00AD3F12" w:rsidP="006F2311">
      <w:pPr>
        <w:rPr>
          <w:i/>
          <w:iCs/>
        </w:rPr>
      </w:pPr>
      <w:r w:rsidRPr="004C71CC">
        <w:rPr>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r w:rsidR="00B82439">
        <w:t xml:space="preserve">Although our results do not describe causation, </w:t>
      </w:r>
      <w:proofErr w:type="gramStart"/>
      <w:r w:rsidR="00B82439">
        <w:t>it is clear that there</w:t>
      </w:r>
      <w:proofErr w:type="gramEnd"/>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30/ton,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4C71CC" w:rsidRDefault="00050B93" w:rsidP="006F2311">
      <w:pPr>
        <w:rPr>
          <w:i/>
          <w:iCs/>
        </w:rPr>
      </w:pPr>
      <w:r w:rsidRPr="004C71CC">
        <w:rPr>
          <w:i/>
          <w:iCs/>
        </w:rPr>
        <w:t xml:space="preserve">Conclusions </w:t>
      </w:r>
    </w:p>
    <w:p w14:paraId="6486437E" w14:textId="03BBAD71"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292B4BC1"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46338"/>
    <w:rsid w:val="00050B93"/>
    <w:rsid w:val="000A29B4"/>
    <w:rsid w:val="000A46B5"/>
    <w:rsid w:val="000E2087"/>
    <w:rsid w:val="000E32E5"/>
    <w:rsid w:val="001272BE"/>
    <w:rsid w:val="00131C5D"/>
    <w:rsid w:val="00141381"/>
    <w:rsid w:val="001564FE"/>
    <w:rsid w:val="001A6F37"/>
    <w:rsid w:val="001B2E6F"/>
    <w:rsid w:val="001D4CBF"/>
    <w:rsid w:val="001E2F1B"/>
    <w:rsid w:val="001F2B94"/>
    <w:rsid w:val="00207E3B"/>
    <w:rsid w:val="002238D4"/>
    <w:rsid w:val="00261C3D"/>
    <w:rsid w:val="00296541"/>
    <w:rsid w:val="002D02E5"/>
    <w:rsid w:val="002E4677"/>
    <w:rsid w:val="00316ABA"/>
    <w:rsid w:val="003205E2"/>
    <w:rsid w:val="00347783"/>
    <w:rsid w:val="0036712C"/>
    <w:rsid w:val="00381FF1"/>
    <w:rsid w:val="003B7206"/>
    <w:rsid w:val="003D5F3C"/>
    <w:rsid w:val="00406839"/>
    <w:rsid w:val="00415058"/>
    <w:rsid w:val="00425E0A"/>
    <w:rsid w:val="0042633E"/>
    <w:rsid w:val="004663FA"/>
    <w:rsid w:val="004705A9"/>
    <w:rsid w:val="004740E7"/>
    <w:rsid w:val="004C2131"/>
    <w:rsid w:val="004C71CC"/>
    <w:rsid w:val="005252BE"/>
    <w:rsid w:val="00537AE8"/>
    <w:rsid w:val="005620D2"/>
    <w:rsid w:val="00562B5B"/>
    <w:rsid w:val="005760C1"/>
    <w:rsid w:val="005C460B"/>
    <w:rsid w:val="005F7FE3"/>
    <w:rsid w:val="0064115C"/>
    <w:rsid w:val="00643D5E"/>
    <w:rsid w:val="00667CED"/>
    <w:rsid w:val="006A1042"/>
    <w:rsid w:val="006A5CDB"/>
    <w:rsid w:val="006C7758"/>
    <w:rsid w:val="006E1ED5"/>
    <w:rsid w:val="006F2311"/>
    <w:rsid w:val="006F2802"/>
    <w:rsid w:val="00721329"/>
    <w:rsid w:val="0072569A"/>
    <w:rsid w:val="007739D7"/>
    <w:rsid w:val="007760EE"/>
    <w:rsid w:val="0079611B"/>
    <w:rsid w:val="007C7AA3"/>
    <w:rsid w:val="007D5AEB"/>
    <w:rsid w:val="007D6A50"/>
    <w:rsid w:val="007E4D4B"/>
    <w:rsid w:val="007F1C9B"/>
    <w:rsid w:val="00801E63"/>
    <w:rsid w:val="008064C8"/>
    <w:rsid w:val="00811E4E"/>
    <w:rsid w:val="00822264"/>
    <w:rsid w:val="00892E24"/>
    <w:rsid w:val="00894AFB"/>
    <w:rsid w:val="0089542A"/>
    <w:rsid w:val="008B3DA9"/>
    <w:rsid w:val="008B6ED5"/>
    <w:rsid w:val="008C58A9"/>
    <w:rsid w:val="008E0F3D"/>
    <w:rsid w:val="009252A0"/>
    <w:rsid w:val="0093383C"/>
    <w:rsid w:val="009436B4"/>
    <w:rsid w:val="00947237"/>
    <w:rsid w:val="009F455B"/>
    <w:rsid w:val="00A11214"/>
    <w:rsid w:val="00A54C9C"/>
    <w:rsid w:val="00A81029"/>
    <w:rsid w:val="00A8102F"/>
    <w:rsid w:val="00AD3F12"/>
    <w:rsid w:val="00AD70AA"/>
    <w:rsid w:val="00AF2607"/>
    <w:rsid w:val="00B00DDB"/>
    <w:rsid w:val="00B206A3"/>
    <w:rsid w:val="00B5750E"/>
    <w:rsid w:val="00B66116"/>
    <w:rsid w:val="00B82439"/>
    <w:rsid w:val="00BA731E"/>
    <w:rsid w:val="00BF6BF7"/>
    <w:rsid w:val="00C039EE"/>
    <w:rsid w:val="00C16DA9"/>
    <w:rsid w:val="00C3282B"/>
    <w:rsid w:val="00C65931"/>
    <w:rsid w:val="00C831FB"/>
    <w:rsid w:val="00C84941"/>
    <w:rsid w:val="00C95BE8"/>
    <w:rsid w:val="00CC4F5A"/>
    <w:rsid w:val="00CD4BBD"/>
    <w:rsid w:val="00D225BC"/>
    <w:rsid w:val="00D807A0"/>
    <w:rsid w:val="00D90A79"/>
    <w:rsid w:val="00D955C9"/>
    <w:rsid w:val="00DB2B52"/>
    <w:rsid w:val="00DC13AB"/>
    <w:rsid w:val="00DD2646"/>
    <w:rsid w:val="00DE2591"/>
    <w:rsid w:val="00E23AF3"/>
    <w:rsid w:val="00E30129"/>
    <w:rsid w:val="00E64AFA"/>
    <w:rsid w:val="00E82045"/>
    <w:rsid w:val="00EF0EDF"/>
    <w:rsid w:val="00F05DBA"/>
    <w:rsid w:val="00F12033"/>
    <w:rsid w:val="00F1302E"/>
    <w:rsid w:val="00F40B07"/>
    <w:rsid w:val="00F4635E"/>
    <w:rsid w:val="00F513EE"/>
    <w:rsid w:val="00F55680"/>
    <w:rsid w:val="00F63159"/>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semiHidden/>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8</TotalTime>
  <Pages>22</Pages>
  <Words>48088</Words>
  <Characters>274104</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9</cp:revision>
  <dcterms:created xsi:type="dcterms:W3CDTF">2021-10-14T13:12:00Z</dcterms:created>
  <dcterms:modified xsi:type="dcterms:W3CDTF">2021-10-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VU51WBH"/&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